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1DDD56F2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24FDA482" w14:textId="77777777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319CC4CD" w14:textId="5849951A" w:rsidR="00B75FCD" w:rsidRPr="00804458" w:rsidRDefault="00B75FCD" w:rsidP="00FD47B0">
      <w:pPr>
        <w:pStyle w:val="BodyText"/>
        <w:ind w:right="49"/>
        <w:rPr>
          <w:rFonts w:ascii="Arial" w:hAnsi="Arial" w:cs="Arial"/>
          <w:b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311EDC" w:rsidRPr="00804458">
        <w:rPr>
          <w:rFonts w:ascii="Arial" w:hAnsi="Arial" w:cs="Arial"/>
          <w:b/>
          <w:sz w:val="21"/>
          <w:szCs w:val="21"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631D19B9" w14:textId="77777777" w:rsidR="00804458" w:rsidRDefault="00804458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3177FC76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  <w:r w:rsidRPr="00804458">
        <w:rPr>
          <w:rFonts w:ascii="Arial" w:eastAsiaTheme="minorEastAsia" w:hAnsi="Arial" w:cs="Arial"/>
          <w:sz w:val="20"/>
          <w:szCs w:val="20"/>
        </w:rPr>
        <w:t>(Note: R = reverse-scored item)</w:t>
      </w:r>
    </w:p>
    <w:p w14:paraId="1049FED5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</w:p>
    <w:p w14:paraId="01C1EBC1" w14:textId="72F703FA" w:rsidR="00B75FCD" w:rsidRPr="00804458" w:rsidRDefault="00B75FCD" w:rsidP="00B75FCD">
      <w:pPr>
        <w:pStyle w:val="BodyText"/>
        <w:spacing w:line="276" w:lineRule="auto"/>
        <w:rPr>
          <w:rFonts w:ascii="Arial" w:hAnsi="Arial" w:cs="Arial"/>
          <w:b/>
          <w:bCs/>
          <w:sz w:val="20"/>
          <w:szCs w:val="20"/>
          <w:lang w:val="en-US"/>
        </w:rPr>
      </w:pPr>
      <w:r w:rsidRPr="00804458">
        <w:rPr>
          <w:rFonts w:ascii="Arial" w:hAnsi="Arial" w:cs="Arial"/>
          <w:sz w:val="20"/>
          <w:szCs w:val="20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</w:t>
      </w:r>
      <w:r w:rsidR="00B934AE" w:rsidRPr="00804458">
        <w:rPr>
          <w:rFonts w:ascii="Arial" w:hAnsi="Arial" w:cs="Arial"/>
          <w:sz w:val="20"/>
          <w:szCs w:val="20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6DAFB586" w14:textId="77777777" w:rsidTr="00757E5D">
        <w:tc>
          <w:tcPr>
            <w:tcW w:w="2400" w:type="pct"/>
          </w:tcPr>
          <w:p w14:paraId="077DEB5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Factor Name</w:t>
            </w:r>
          </w:p>
        </w:tc>
        <w:tc>
          <w:tcPr>
            <w:tcW w:w="2600" w:type="pct"/>
          </w:tcPr>
          <w:p w14:paraId="04B9F9C5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Sore</w:t>
            </w:r>
          </w:p>
        </w:tc>
      </w:tr>
      <w:tr w:rsidR="00B75FCD" w:rsidRPr="00804458" w14:paraId="2B0E3FEC" w14:textId="77777777" w:rsidTr="00757E5D">
        <w:tc>
          <w:tcPr>
            <w:tcW w:w="2400" w:type="pct"/>
          </w:tcPr>
          <w:p w14:paraId="08D3C4C1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01+02+03</w:t>
            </w:r>
          </w:p>
        </w:tc>
      </w:tr>
      <w:tr w:rsidR="00B75FCD" w:rsidRPr="00804458" w14:paraId="7B486108" w14:textId="77777777" w:rsidTr="00757E5D">
        <w:tc>
          <w:tcPr>
            <w:tcW w:w="2400" w:type="pct"/>
          </w:tcPr>
          <w:p w14:paraId="5CB70FC8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2: Spending time outdoors</w:t>
            </w:r>
          </w:p>
        </w:tc>
        <w:tc>
          <w:tcPr>
            <w:tcW w:w="2600" w:type="pct"/>
          </w:tcPr>
          <w:p w14:paraId="75E55DB2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04(R)+05+06+07+08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+09</w:t>
            </w:r>
          </w:p>
        </w:tc>
      </w:tr>
      <w:tr w:rsidR="00B75FCD" w:rsidRPr="00804458" w14:paraId="42112A54" w14:textId="77777777" w:rsidTr="00757E5D">
        <w:tc>
          <w:tcPr>
            <w:tcW w:w="2400" w:type="pct"/>
          </w:tcPr>
          <w:p w14:paraId="22BF7B5A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10+11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+</w:t>
            </w:r>
            <w:r w:rsidRPr="00804458">
              <w:rPr>
                <w:rFonts w:ascii="Arial" w:hAnsi="Arial" w:cs="Arial"/>
                <w:sz w:val="20"/>
                <w:szCs w:val="20"/>
              </w:rPr>
              <w:t>12+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3+14</w:t>
            </w:r>
          </w:p>
        </w:tc>
      </w:tr>
      <w:tr w:rsidR="00B75FCD" w:rsidRPr="00804458" w14:paraId="607F5A43" w14:textId="77777777" w:rsidTr="00757E5D">
        <w:tc>
          <w:tcPr>
            <w:tcW w:w="2400" w:type="pct"/>
          </w:tcPr>
          <w:p w14:paraId="2791B474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5+16+17+18</w:t>
            </w:r>
          </w:p>
        </w:tc>
      </w:tr>
      <w:tr w:rsidR="00B75FCD" w:rsidRPr="00804458" w14:paraId="3E4238A2" w14:textId="77777777" w:rsidTr="00757E5D">
        <w:tc>
          <w:tcPr>
            <w:tcW w:w="2400" w:type="pct"/>
          </w:tcPr>
          <w:p w14:paraId="10B6950F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5:</w:t>
            </w:r>
            <w:r w:rsidRPr="00804458">
              <w:rPr>
                <w:rFonts w:ascii="Arial" w:hAnsi="Arial" w:cs="Arial"/>
                <w:spacing w:val="14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in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the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and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aytime</w:t>
            </w:r>
          </w:p>
        </w:tc>
        <w:tc>
          <w:tcPr>
            <w:tcW w:w="2600" w:type="pct"/>
          </w:tcPr>
          <w:p w14:paraId="47811653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9+20+21+22+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A746790" w14:textId="009CF87F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5EB5E5E3" w14:textId="530D7438" w:rsidR="00B75FCD" w:rsidRPr="00804458" w:rsidRDefault="00B75FCD" w:rsidP="00FD47B0">
      <w:pPr>
        <w:pStyle w:val="BodyText"/>
        <w:ind w:right="49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9C7CEA" w:rsidRPr="00804458">
        <w:rPr>
          <w:rFonts w:ascii="Arial" w:hAnsi="Arial" w:cs="Arial"/>
          <w:b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weeks</w:t>
      </w:r>
      <w:r w:rsidR="00B934AE" w:rsidRPr="00804458">
        <w:rPr>
          <w:rFonts w:ascii="Arial" w:hAnsi="Arial" w:cs="Arial"/>
          <w:b/>
          <w:sz w:val="21"/>
          <w:szCs w:val="21"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6E70CCC2" w:rsid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786C26A9" w14:textId="77777777" w:rsidR="00804458" w:rsidRPr="00B75FCD" w:rsidRDefault="00804458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  <w:r w:rsidRPr="00B75FCD">
        <w:rPr>
          <w:rFonts w:ascii="Arial" w:eastAsiaTheme="minorEastAsia" w:hAnsi="Arial" w:cs="Arial"/>
        </w:rPr>
        <w:t>(</w:t>
      </w:r>
      <w:r w:rsidRPr="00804458">
        <w:rPr>
          <w:rFonts w:ascii="Arial" w:eastAsiaTheme="minorEastAsia" w:hAnsi="Arial" w:cs="Arial"/>
          <w:sz w:val="21"/>
          <w:szCs w:val="21"/>
        </w:rPr>
        <w:t>Note: R = reverse-scored item)</w:t>
      </w:r>
    </w:p>
    <w:p w14:paraId="3C0A1AD7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</w:p>
    <w:p w14:paraId="6AB484EB" w14:textId="77777777" w:rsidR="00B75FCD" w:rsidRPr="00804458" w:rsidRDefault="00B75FCD" w:rsidP="00B75FCD">
      <w:pPr>
        <w:pStyle w:val="BodyText"/>
        <w:spacing w:line="276" w:lineRule="auto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.</w:t>
      </w:r>
    </w:p>
    <w:p w14:paraId="2A5C0AE8" w14:textId="77777777" w:rsidR="00B75FCD" w:rsidRPr="00804458" w:rsidRDefault="00B75FCD" w:rsidP="00B75FCD">
      <w:pPr>
        <w:adjustRightInd w:val="0"/>
        <w:rPr>
          <w:rFonts w:ascii="Arial" w:hAnsi="Arial" w:cs="Arial"/>
          <w:b/>
          <w:bCs/>
          <w:sz w:val="21"/>
          <w:szCs w:val="2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5C355510" w14:textId="77777777" w:rsidTr="00757E5D">
        <w:tc>
          <w:tcPr>
            <w:tcW w:w="2400" w:type="pct"/>
          </w:tcPr>
          <w:p w14:paraId="281B307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Factor Name</w:t>
            </w:r>
          </w:p>
        </w:tc>
        <w:tc>
          <w:tcPr>
            <w:tcW w:w="2600" w:type="pct"/>
          </w:tcPr>
          <w:p w14:paraId="361EF1F7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Sore</w:t>
            </w:r>
          </w:p>
        </w:tc>
      </w:tr>
      <w:tr w:rsidR="00B75FCD" w:rsidRPr="00804458" w14:paraId="5A427642" w14:textId="77777777" w:rsidTr="00757E5D">
        <w:tc>
          <w:tcPr>
            <w:tcW w:w="2400" w:type="pct"/>
          </w:tcPr>
          <w:p w14:paraId="050D39D5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01+02+03</w:t>
            </w:r>
          </w:p>
        </w:tc>
      </w:tr>
      <w:tr w:rsidR="00B75FCD" w:rsidRPr="00804458" w14:paraId="4D37A42C" w14:textId="77777777" w:rsidTr="00757E5D">
        <w:tc>
          <w:tcPr>
            <w:tcW w:w="2400" w:type="pct"/>
          </w:tcPr>
          <w:p w14:paraId="42BF9AFE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2: Spending time outdoors</w:t>
            </w:r>
          </w:p>
        </w:tc>
        <w:tc>
          <w:tcPr>
            <w:tcW w:w="2600" w:type="pct"/>
          </w:tcPr>
          <w:p w14:paraId="4BA9D405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04(R)+05+06+07+08+09</w:t>
            </w:r>
          </w:p>
        </w:tc>
      </w:tr>
      <w:tr w:rsidR="00B75FCD" w:rsidRPr="00804458" w14:paraId="3BD5D186" w14:textId="77777777" w:rsidTr="00757E5D">
        <w:tc>
          <w:tcPr>
            <w:tcW w:w="2400" w:type="pct"/>
          </w:tcPr>
          <w:p w14:paraId="6AA21C73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0+11+12</w:t>
            </w:r>
          </w:p>
        </w:tc>
      </w:tr>
      <w:tr w:rsidR="00B75FCD" w:rsidRPr="00804458" w14:paraId="02AF3B18" w14:textId="77777777" w:rsidTr="00757E5D">
        <w:tc>
          <w:tcPr>
            <w:tcW w:w="2400" w:type="pct"/>
          </w:tcPr>
          <w:p w14:paraId="14D3CDF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5+16+18</w:t>
            </w:r>
          </w:p>
        </w:tc>
      </w:tr>
      <w:tr w:rsidR="00B75FCD" w:rsidRPr="00804458" w14:paraId="03CCA413" w14:textId="77777777" w:rsidTr="00757E5D">
        <w:tc>
          <w:tcPr>
            <w:tcW w:w="2400" w:type="pct"/>
          </w:tcPr>
          <w:p w14:paraId="177AB880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5:</w:t>
            </w:r>
            <w:r w:rsidRPr="00804458">
              <w:rPr>
                <w:rFonts w:ascii="Arial" w:hAnsi="Arial" w:cs="Arial"/>
                <w:spacing w:val="14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in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the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and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aytime</w:t>
            </w:r>
          </w:p>
        </w:tc>
        <w:tc>
          <w:tcPr>
            <w:tcW w:w="2600" w:type="pct"/>
          </w:tcPr>
          <w:p w14:paraId="5A04C37E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9+20+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027F3971" w:rsidR="003B3DB6" w:rsidRDefault="00EE7CFA" w:rsidP="003B3DB6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65CB5221" w14:textId="77777777" w:rsidR="00A67284" w:rsidRPr="00B75FCD" w:rsidRDefault="00A67284" w:rsidP="003B3DB6">
      <w:pPr>
        <w:rPr>
          <w:rFonts w:ascii="Arial" w:hAnsi="Arial" w:cs="Arial"/>
          <w:b/>
          <w:bCs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9"/>
        <w:gridCol w:w="2459"/>
        <w:gridCol w:w="3107"/>
        <w:gridCol w:w="1926"/>
        <w:gridCol w:w="2027"/>
      </w:tblGrid>
      <w:tr w:rsidR="003B3DB6" w:rsidRPr="008F384F" w14:paraId="7B8C6E76" w14:textId="77777777" w:rsidTr="00690F40">
        <w:trPr>
          <w:trHeight w:val="320"/>
        </w:trPr>
        <w:tc>
          <w:tcPr>
            <w:tcW w:w="1590" w:type="pct"/>
            <w:tcBorders>
              <w:top w:val="single" w:sz="4" w:space="0" w:color="auto"/>
              <w:bottom w:val="single" w:sz="4" w:space="0" w:color="auto"/>
            </w:tcBorders>
          </w:tcPr>
          <w:p w14:paraId="6410E62D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</w:tcPr>
          <w:p w14:paraId="775B414F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umber of items</w:t>
            </w:r>
          </w:p>
        </w:tc>
        <w:tc>
          <w:tcPr>
            <w:tcW w:w="1113" w:type="pct"/>
            <w:tcBorders>
              <w:top w:val="single" w:sz="4" w:space="0" w:color="auto"/>
              <w:bottom w:val="single" w:sz="4" w:space="0" w:color="auto"/>
            </w:tcBorders>
          </w:tcPr>
          <w:p w14:paraId="02E5624C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34F8B4FB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 xml:space="preserve">Relevant items </w:t>
            </w:r>
          </w:p>
        </w:tc>
        <w:tc>
          <w:tcPr>
            <w:tcW w:w="726" w:type="pct"/>
            <w:tcBorders>
              <w:top w:val="single" w:sz="4" w:space="0" w:color="auto"/>
              <w:bottom w:val="single" w:sz="4" w:space="0" w:color="auto"/>
            </w:tcBorders>
          </w:tcPr>
          <w:p w14:paraId="4443E3F1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690F40">
        <w:trPr>
          <w:trHeight w:val="940"/>
        </w:trPr>
        <w:tc>
          <w:tcPr>
            <w:tcW w:w="1590" w:type="pct"/>
            <w:tcBorders>
              <w:top w:val="single" w:sz="4" w:space="0" w:color="auto"/>
            </w:tcBorders>
          </w:tcPr>
          <w:p w14:paraId="5576A3D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  <w:tcBorders>
              <w:top w:val="single" w:sz="4" w:space="0" w:color="auto"/>
            </w:tcBorders>
          </w:tcPr>
          <w:p w14:paraId="4379775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Eight-item </w:t>
            </w:r>
          </w:p>
        </w:tc>
        <w:tc>
          <w:tcPr>
            <w:tcW w:w="1113" w:type="pct"/>
            <w:tcBorders>
              <w:top w:val="single" w:sz="4" w:space="0" w:color="auto"/>
            </w:tcBorders>
          </w:tcPr>
          <w:p w14:paraId="25E4B3A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  <w:tcBorders>
              <w:top w:val="single" w:sz="4" w:space="0" w:color="auto"/>
            </w:tcBorders>
          </w:tcPr>
          <w:p w14:paraId="51CBEB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  <w:tcBorders>
              <w:top w:val="single" w:sz="4" w:space="0" w:color="auto"/>
            </w:tcBorders>
          </w:tcPr>
          <w:p w14:paraId="171A2A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690F40">
        <w:trPr>
          <w:trHeight w:val="640"/>
        </w:trPr>
        <w:tc>
          <w:tcPr>
            <w:tcW w:w="1590" w:type="pct"/>
          </w:tcPr>
          <w:p w14:paraId="1BFC077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690F40">
        <w:trPr>
          <w:trHeight w:val="320"/>
        </w:trPr>
        <w:tc>
          <w:tcPr>
            <w:tcW w:w="1590" w:type="pct"/>
          </w:tcPr>
          <w:p w14:paraId="622338D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690F40">
        <w:trPr>
          <w:trHeight w:val="640"/>
        </w:trPr>
        <w:tc>
          <w:tcPr>
            <w:tcW w:w="1590" w:type="pct"/>
          </w:tcPr>
          <w:p w14:paraId="0352688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-item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690F40">
        <w:trPr>
          <w:trHeight w:val="320"/>
        </w:trPr>
        <w:tc>
          <w:tcPr>
            <w:tcW w:w="1590" w:type="pct"/>
          </w:tcPr>
          <w:p w14:paraId="2BA908E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orningness-Eveningness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-item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690F40">
        <w:trPr>
          <w:trHeight w:val="640"/>
        </w:trPr>
        <w:tc>
          <w:tcPr>
            <w:tcW w:w="1590" w:type="pct"/>
          </w:tcPr>
          <w:p w14:paraId="76912CF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-item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690F40">
        <w:trPr>
          <w:trHeight w:val="640"/>
        </w:trPr>
        <w:tc>
          <w:tcPr>
            <w:tcW w:w="1590" w:type="pct"/>
          </w:tcPr>
          <w:p w14:paraId="450C06D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subscale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690F40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690F40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-item</w:t>
            </w:r>
          </w:p>
        </w:tc>
        <w:tc>
          <w:tcPr>
            <w:tcW w:w="1113" w:type="pct"/>
          </w:tcPr>
          <w:p w14:paraId="176428A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7877900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3,6,22-</w:t>
            </w:r>
            <w:proofErr w:type="gram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5</w:t>
            </w:r>
            <w:proofErr w:type="gram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d 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690F40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tem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</w:t>
            </w: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ilia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35A7F3F9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 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A67284">
      <w:pPr>
        <w:spacing w:line="276" w:lineRule="auto"/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21DA8E5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7F6A7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7F6A7F" w:rsidRDefault="006535FB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530E4D08" w14:textId="2D617407" w:rsidR="003B3DB6" w:rsidRPr="007F6A7F" w:rsidRDefault="007F6A7F" w:rsidP="003B3DB6">
      <w:pPr>
        <w:rPr>
          <w:rFonts w:ascii="Arial" w:hAnsi="Arial" w:cs="Arial"/>
          <w:i/>
          <w:iCs/>
          <w:lang w:val="en-GB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>
        <w:rPr>
          <w:rFonts w:ascii="Arial" w:hAnsi="Arial" w:cs="Arial"/>
          <w:i/>
          <w:iCs/>
          <w:vertAlign w:val="superscript"/>
          <w:lang w:val="en-GB"/>
        </w:rPr>
        <w:t>1</w:t>
      </w:r>
      <w:r w:rsidRPr="007F6A7F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5075A3">
        <w:rPr>
          <w:rFonts w:ascii="Arial" w:hAnsi="Arial" w:cs="Arial"/>
          <w:lang w:val="en-GB"/>
        </w:rPr>
        <w:t>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156E0833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=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Default="00230820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>
        <w:rPr>
          <w:rFonts w:ascii="Arial" w:hAnsi="Arial" w:cs="Arial"/>
          <w:b/>
          <w:bCs/>
        </w:rPr>
        <w:t xml:space="preserve"> 5</w:t>
      </w:r>
    </w:p>
    <w:p w14:paraId="3B49DEC4" w14:textId="77777777" w:rsidR="005830D8" w:rsidRDefault="005830D8" w:rsidP="00EE7CFA">
      <w:pPr>
        <w:rPr>
          <w:rFonts w:ascii="Arial" w:hAnsi="Arial" w:cs="Arial"/>
          <w:b/>
          <w:bCs/>
        </w:rPr>
      </w:pPr>
    </w:p>
    <w:p w14:paraId="710E3CDF" w14:textId="393D391C" w:rsidR="00F51E3E" w:rsidRDefault="00F51E3E" w:rsidP="00EE7CFA">
      <w:pPr>
        <w:rPr>
          <w:rFonts w:ascii="Arial" w:hAnsi="Arial" w:cs="Arial"/>
          <w:i/>
          <w:iCs/>
        </w:rPr>
      </w:pPr>
      <w:r w:rsidRPr="00F51E3E">
        <w:rPr>
          <w:rFonts w:ascii="Arial" w:hAnsi="Arial" w:cs="Arial"/>
          <w:i/>
          <w:iCs/>
        </w:rPr>
        <w:t>Demographics Characteristics of</w:t>
      </w:r>
      <w:r w:rsidR="005830D8">
        <w:rPr>
          <w:rFonts w:ascii="Arial" w:hAnsi="Arial" w:cs="Arial"/>
          <w:i/>
          <w:iCs/>
        </w:rPr>
        <w:t xml:space="preserve"> </w:t>
      </w:r>
      <w:r w:rsidRPr="00F51E3E">
        <w:rPr>
          <w:rFonts w:ascii="Arial" w:hAnsi="Arial" w:cs="Arial"/>
          <w:i/>
          <w:iCs/>
        </w:rPr>
        <w:t>the native and non-native English Speakers</w:t>
      </w:r>
      <w:r w:rsidR="004142C4">
        <w:rPr>
          <w:rFonts w:ascii="Arial" w:hAnsi="Arial" w:cs="Arial"/>
          <w:i/>
          <w:iCs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(n=</w:t>
      </w:r>
      <w:r w:rsidR="00BF7BAB">
        <w:rPr>
          <w:rFonts w:ascii="Arial" w:hAnsi="Arial" w:cs="Arial"/>
          <w:i/>
          <w:iCs/>
          <w:lang w:val="en-GB"/>
        </w:rPr>
        <w:t>262</w:t>
      </w:r>
      <w:r w:rsidR="004142C4">
        <w:rPr>
          <w:rFonts w:ascii="Arial" w:hAnsi="Arial" w:cs="Arial"/>
          <w:i/>
          <w:iCs/>
          <w:lang w:val="en-GB"/>
        </w:rPr>
        <w:t>)</w:t>
      </w:r>
      <w:r w:rsidR="00BF7BAB">
        <w:rPr>
          <w:rFonts w:ascii="Arial" w:hAnsi="Arial" w:cs="Arial"/>
          <w:i/>
          <w:iCs/>
          <w:lang w:val="en-GB"/>
        </w:rPr>
        <w:t>.</w:t>
      </w:r>
    </w:p>
    <w:p w14:paraId="67B7BD09" w14:textId="77777777" w:rsidR="00F51E3E" w:rsidRDefault="00F51E3E" w:rsidP="00EE7CFA">
      <w:pPr>
        <w:rPr>
          <w:rFonts w:ascii="Arial" w:hAnsi="Arial" w:cs="Arial"/>
          <w:i/>
          <w:iCs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14:paraId="0060083A" w14:textId="77777777" w:rsidTr="005830D8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FE9F382" w14:textId="3B1F86BE" w:rsidR="00302183" w:rsidRPr="00074FF0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 xml:space="preserve">Overall 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6972CFF0" w14:textId="5D658D94" w:rsidR="00F51E3E" w:rsidRDefault="00302183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</w:t>
            </w:r>
            <w:r w:rsidR="00BF7BAB">
              <w:rPr>
                <w:rFonts w:ascii="Arial" w:hAnsi="Arial" w:cs="Arial"/>
              </w:rPr>
              <w:t>n</w:t>
            </w:r>
            <w:r w:rsidR="00F51E3E">
              <w:rPr>
                <w:rFonts w:ascii="Arial" w:hAnsi="Arial" w:cs="Arial"/>
              </w:rPr>
              <w:t>= 262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</w:tcPr>
          <w:p w14:paraId="74A01842" w14:textId="2EA77ED9" w:rsidR="00F51E3E" w:rsidRDefault="00F51E3E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  <w:r>
              <w:rPr>
                <w:rFonts w:ascii="Arial" w:hAnsi="Arial" w:cs="Arial"/>
              </w:rPr>
              <w:t xml:space="preserve"> (</w:t>
            </w:r>
            <w:r w:rsidR="00BF7BAB">
              <w:rPr>
                <w:rFonts w:ascii="Arial" w:hAnsi="Arial" w:cs="Arial"/>
              </w:rPr>
              <w:t>n</w:t>
            </w:r>
            <w:r>
              <w:rPr>
                <w:rFonts w:ascii="Arial" w:hAnsi="Arial" w:cs="Arial"/>
              </w:rPr>
              <w:t>=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</w:tcPr>
          <w:p w14:paraId="7F3AED64" w14:textId="77777777" w:rsidR="00F51E3E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Non-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3CCF864D" w14:textId="48341730" w:rsidR="00BF7BAB" w:rsidRPr="00BF7BAB" w:rsidRDefault="00BF7BAB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n=</w:t>
            </w:r>
            <w:r w:rsidR="005830D8">
              <w:rPr>
                <w:rFonts w:ascii="Arial" w:hAnsi="Arial" w:cs="Arial"/>
              </w:rPr>
              <w:t>133</w:t>
            </w:r>
            <w:r>
              <w:rPr>
                <w:rFonts w:ascii="Arial" w:hAnsi="Arial" w:cs="Arial"/>
              </w:rPr>
              <w:t>)</w:t>
            </w:r>
          </w:p>
        </w:tc>
      </w:tr>
      <w:tr w:rsidR="00F51E3E" w14:paraId="1EB59371" w14:textId="77777777" w:rsidTr="005830D8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564272F" w14:textId="05D79944" w:rsidR="00F51E3E" w:rsidRPr="00074FF0" w:rsidRDefault="001843EF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</w:tcPr>
          <w:p w14:paraId="2E40092C" w14:textId="617AC869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</w:tcPr>
          <w:p w14:paraId="69ACA151" w14:textId="6AD5C520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1.74 (11.77)</w:t>
            </w:r>
          </w:p>
        </w:tc>
      </w:tr>
      <w:tr w:rsidR="00F51E3E" w14:paraId="7597E685" w14:textId="77777777" w:rsidTr="005830D8">
        <w:tc>
          <w:tcPr>
            <w:tcW w:w="6374" w:type="dxa"/>
          </w:tcPr>
          <w:p w14:paraId="36E628EC" w14:textId="79BD34B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Sex</w:t>
            </w:r>
          </w:p>
        </w:tc>
        <w:tc>
          <w:tcPr>
            <w:tcW w:w="1701" w:type="dxa"/>
          </w:tcPr>
          <w:p w14:paraId="36BCBB87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1730310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34492832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1E496A3D" w14:textId="77777777" w:rsidTr="005830D8">
        <w:tc>
          <w:tcPr>
            <w:tcW w:w="6374" w:type="dxa"/>
          </w:tcPr>
          <w:p w14:paraId="5F737849" w14:textId="3BAAA3C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Female</w:t>
            </w:r>
          </w:p>
        </w:tc>
        <w:tc>
          <w:tcPr>
            <w:tcW w:w="1701" w:type="dxa"/>
          </w:tcPr>
          <w:p w14:paraId="6BDA6368" w14:textId="42E08EA7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6 (52%)</w:t>
            </w:r>
          </w:p>
        </w:tc>
        <w:tc>
          <w:tcPr>
            <w:tcW w:w="2386" w:type="dxa"/>
          </w:tcPr>
          <w:p w14:paraId="34247349" w14:textId="296F7B89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80 (62%)</w:t>
            </w:r>
          </w:p>
        </w:tc>
        <w:tc>
          <w:tcPr>
            <w:tcW w:w="3487" w:type="dxa"/>
          </w:tcPr>
          <w:p w14:paraId="75677D93" w14:textId="30A0D11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 (42%)</w:t>
            </w:r>
          </w:p>
        </w:tc>
      </w:tr>
      <w:tr w:rsidR="00F51E3E" w14:paraId="3F6A4C68" w14:textId="77777777" w:rsidTr="005830D8">
        <w:tc>
          <w:tcPr>
            <w:tcW w:w="6374" w:type="dxa"/>
          </w:tcPr>
          <w:p w14:paraId="017D6721" w14:textId="2D0EDAB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Male</w:t>
            </w:r>
          </w:p>
        </w:tc>
        <w:tc>
          <w:tcPr>
            <w:tcW w:w="1701" w:type="dxa"/>
          </w:tcPr>
          <w:p w14:paraId="42E9FC9C" w14:textId="64962E9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1 (46%)</w:t>
            </w:r>
          </w:p>
        </w:tc>
        <w:tc>
          <w:tcPr>
            <w:tcW w:w="2386" w:type="dxa"/>
          </w:tcPr>
          <w:p w14:paraId="258CB92D" w14:textId="2F28B96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8 (37%)</w:t>
            </w:r>
          </w:p>
        </w:tc>
        <w:tc>
          <w:tcPr>
            <w:tcW w:w="3487" w:type="dxa"/>
          </w:tcPr>
          <w:p w14:paraId="22A8C3BF" w14:textId="21D8FC4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3 (55%)</w:t>
            </w:r>
          </w:p>
        </w:tc>
      </w:tr>
      <w:tr w:rsidR="00F51E3E" w14:paraId="574C5240" w14:textId="77777777" w:rsidTr="005830D8">
        <w:tc>
          <w:tcPr>
            <w:tcW w:w="6374" w:type="dxa"/>
          </w:tcPr>
          <w:p w14:paraId="6C01F956" w14:textId="733D3A53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Other</w:t>
            </w:r>
          </w:p>
        </w:tc>
        <w:tc>
          <w:tcPr>
            <w:tcW w:w="1701" w:type="dxa"/>
          </w:tcPr>
          <w:p w14:paraId="22C743FE" w14:textId="07C9B38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1.9%)</w:t>
            </w:r>
          </w:p>
        </w:tc>
        <w:tc>
          <w:tcPr>
            <w:tcW w:w="2386" w:type="dxa"/>
          </w:tcPr>
          <w:p w14:paraId="5188228A" w14:textId="4666BD0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.08%)</w:t>
            </w:r>
          </w:p>
        </w:tc>
        <w:tc>
          <w:tcPr>
            <w:tcW w:w="3487" w:type="dxa"/>
          </w:tcPr>
          <w:p w14:paraId="6EA1FBF8" w14:textId="085C76B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3.0%)</w:t>
            </w:r>
          </w:p>
        </w:tc>
      </w:tr>
      <w:tr w:rsidR="00F51E3E" w14:paraId="2F5AB687" w14:textId="77777777" w:rsidTr="005830D8">
        <w:tc>
          <w:tcPr>
            <w:tcW w:w="6374" w:type="dxa"/>
          </w:tcPr>
          <w:p w14:paraId="25FC5684" w14:textId="1D8B189E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tatus</w:t>
            </w:r>
          </w:p>
        </w:tc>
        <w:tc>
          <w:tcPr>
            <w:tcW w:w="1701" w:type="dxa"/>
          </w:tcPr>
          <w:p w14:paraId="5C8FC3B1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125350EB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2154054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BD82CE8" w14:textId="77777777" w:rsidTr="005830D8">
        <w:tc>
          <w:tcPr>
            <w:tcW w:w="6374" w:type="dxa"/>
          </w:tcPr>
          <w:p w14:paraId="4619350E" w14:textId="434E16C2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Work</w:t>
            </w:r>
          </w:p>
        </w:tc>
        <w:tc>
          <w:tcPr>
            <w:tcW w:w="1701" w:type="dxa"/>
          </w:tcPr>
          <w:p w14:paraId="50153606" w14:textId="52C4567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1 (61%)</w:t>
            </w:r>
          </w:p>
        </w:tc>
        <w:tc>
          <w:tcPr>
            <w:tcW w:w="2386" w:type="dxa"/>
          </w:tcPr>
          <w:p w14:paraId="58C65926" w14:textId="61590261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6 (59%)</w:t>
            </w:r>
          </w:p>
        </w:tc>
        <w:tc>
          <w:tcPr>
            <w:tcW w:w="3487" w:type="dxa"/>
          </w:tcPr>
          <w:p w14:paraId="4C56DFE5" w14:textId="3A341CD3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5 (64%)</w:t>
            </w:r>
          </w:p>
        </w:tc>
      </w:tr>
      <w:tr w:rsidR="00F51E3E" w14:paraId="764E3A77" w14:textId="77777777" w:rsidTr="005830D8">
        <w:tc>
          <w:tcPr>
            <w:tcW w:w="6374" w:type="dxa"/>
          </w:tcPr>
          <w:p w14:paraId="6F3F9C84" w14:textId="6BECC39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School</w:t>
            </w:r>
          </w:p>
        </w:tc>
        <w:tc>
          <w:tcPr>
            <w:tcW w:w="1701" w:type="dxa"/>
          </w:tcPr>
          <w:p w14:paraId="766464CB" w14:textId="2962AE8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2 (20%)</w:t>
            </w:r>
          </w:p>
        </w:tc>
        <w:tc>
          <w:tcPr>
            <w:tcW w:w="2386" w:type="dxa"/>
          </w:tcPr>
          <w:p w14:paraId="047BAEDE" w14:textId="018343C5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 (21%)</w:t>
            </w:r>
          </w:p>
        </w:tc>
        <w:tc>
          <w:tcPr>
            <w:tcW w:w="3487" w:type="dxa"/>
          </w:tcPr>
          <w:p w14:paraId="17F03C83" w14:textId="119227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  <w:tr w:rsidR="00F51E3E" w14:paraId="713DF73A" w14:textId="77777777" w:rsidTr="005830D8">
        <w:tc>
          <w:tcPr>
            <w:tcW w:w="6374" w:type="dxa"/>
          </w:tcPr>
          <w:p w14:paraId="3225CF02" w14:textId="4ECD98B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Neither</w:t>
            </w:r>
          </w:p>
        </w:tc>
        <w:tc>
          <w:tcPr>
            <w:tcW w:w="1701" w:type="dxa"/>
          </w:tcPr>
          <w:p w14:paraId="6F83493B" w14:textId="1E61958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9 (19%)</w:t>
            </w:r>
          </w:p>
        </w:tc>
        <w:tc>
          <w:tcPr>
            <w:tcW w:w="2386" w:type="dxa"/>
          </w:tcPr>
          <w:p w14:paraId="1A9D3D8B" w14:textId="49CB3AC8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6 (20%)</w:t>
            </w:r>
          </w:p>
        </w:tc>
        <w:tc>
          <w:tcPr>
            <w:tcW w:w="3487" w:type="dxa"/>
          </w:tcPr>
          <w:p w14:paraId="1D4EC08F" w14:textId="772052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7%)</w:t>
            </w:r>
          </w:p>
        </w:tc>
      </w:tr>
      <w:tr w:rsidR="00F51E3E" w14:paraId="48187AC8" w14:textId="77777777" w:rsidTr="005830D8">
        <w:tc>
          <w:tcPr>
            <w:tcW w:w="6374" w:type="dxa"/>
          </w:tcPr>
          <w:p w14:paraId="71425EA2" w14:textId="3AB8C09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etting</w:t>
            </w:r>
          </w:p>
        </w:tc>
        <w:tc>
          <w:tcPr>
            <w:tcW w:w="1701" w:type="dxa"/>
          </w:tcPr>
          <w:p w14:paraId="1A3562B7" w14:textId="0D7EB330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D18D5AF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0CCA4DD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0C860F2" w14:textId="77777777" w:rsidTr="005830D8">
        <w:tc>
          <w:tcPr>
            <w:tcW w:w="6374" w:type="dxa"/>
          </w:tcPr>
          <w:p w14:paraId="6E2B3068" w14:textId="5BD704A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Home Office/Home schooling</w:t>
            </w:r>
          </w:p>
        </w:tc>
        <w:tc>
          <w:tcPr>
            <w:tcW w:w="1701" w:type="dxa"/>
          </w:tcPr>
          <w:p w14:paraId="09ECF940" w14:textId="0C35F82E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9 (42%)</w:t>
            </w:r>
          </w:p>
        </w:tc>
        <w:tc>
          <w:tcPr>
            <w:tcW w:w="2386" w:type="dxa"/>
          </w:tcPr>
          <w:p w14:paraId="6322BC47" w14:textId="6010E366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0 (39%)</w:t>
            </w:r>
          </w:p>
        </w:tc>
        <w:tc>
          <w:tcPr>
            <w:tcW w:w="3487" w:type="dxa"/>
          </w:tcPr>
          <w:p w14:paraId="469DDA31" w14:textId="320AEFB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44%)</w:t>
            </w:r>
          </w:p>
        </w:tc>
      </w:tr>
      <w:tr w:rsidR="00F51E3E" w14:paraId="5F233B33" w14:textId="77777777" w:rsidTr="005830D8">
        <w:tc>
          <w:tcPr>
            <w:tcW w:w="6374" w:type="dxa"/>
          </w:tcPr>
          <w:p w14:paraId="123BE0E9" w14:textId="20377046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Face-to-face work/Face-to-face</w:t>
            </w:r>
            <w:r w:rsidR="00302183">
              <w:rPr>
                <w:rFonts w:ascii="Arial" w:hAnsi="Arial" w:cs="Arial"/>
              </w:rPr>
              <w:t xml:space="preserve"> schooling</w:t>
            </w:r>
          </w:p>
        </w:tc>
        <w:tc>
          <w:tcPr>
            <w:tcW w:w="1701" w:type="dxa"/>
          </w:tcPr>
          <w:p w14:paraId="1E2FF894" w14:textId="2E93FA87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 (16%)</w:t>
            </w:r>
          </w:p>
        </w:tc>
        <w:tc>
          <w:tcPr>
            <w:tcW w:w="2386" w:type="dxa"/>
          </w:tcPr>
          <w:p w14:paraId="31600681" w14:textId="748E3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 (17%)</w:t>
            </w:r>
          </w:p>
        </w:tc>
        <w:tc>
          <w:tcPr>
            <w:tcW w:w="3487" w:type="dxa"/>
          </w:tcPr>
          <w:p w14:paraId="4BE65A4E" w14:textId="322BB0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 (14%)</w:t>
            </w:r>
          </w:p>
        </w:tc>
      </w:tr>
      <w:tr w:rsidR="00F51E3E" w14:paraId="779050E1" w14:textId="77777777" w:rsidTr="005830D8">
        <w:tc>
          <w:tcPr>
            <w:tcW w:w="6374" w:type="dxa"/>
          </w:tcPr>
          <w:p w14:paraId="65A2FDB3" w14:textId="4CFB260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Combination of home and face-to-face work/schooling</w:t>
            </w:r>
          </w:p>
        </w:tc>
        <w:tc>
          <w:tcPr>
            <w:tcW w:w="1701" w:type="dxa"/>
          </w:tcPr>
          <w:p w14:paraId="38EBA4A1" w14:textId="5215FE3A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3 (20%)</w:t>
            </w:r>
          </w:p>
        </w:tc>
        <w:tc>
          <w:tcPr>
            <w:tcW w:w="2386" w:type="dxa"/>
          </w:tcPr>
          <w:p w14:paraId="43177DD8" w14:textId="172765A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8%)</w:t>
            </w:r>
          </w:p>
        </w:tc>
        <w:tc>
          <w:tcPr>
            <w:tcW w:w="3487" w:type="dxa"/>
          </w:tcPr>
          <w:p w14:paraId="77439AA3" w14:textId="65D90CCF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 (23%)</w:t>
            </w:r>
          </w:p>
        </w:tc>
      </w:tr>
      <w:tr w:rsidR="00F51E3E" w14:paraId="3485D3AE" w14:textId="77777777" w:rsidTr="005830D8">
        <w:tc>
          <w:tcPr>
            <w:tcW w:w="6374" w:type="dxa"/>
          </w:tcPr>
          <w:p w14:paraId="767BB6B4" w14:textId="45E31936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Neither (no work or school, or in vacation)</w:t>
            </w:r>
          </w:p>
        </w:tc>
        <w:tc>
          <w:tcPr>
            <w:tcW w:w="1701" w:type="dxa"/>
          </w:tcPr>
          <w:p w14:paraId="031D180C" w14:textId="1C92CB44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23%)</w:t>
            </w:r>
          </w:p>
        </w:tc>
        <w:tc>
          <w:tcPr>
            <w:tcW w:w="2386" w:type="dxa"/>
          </w:tcPr>
          <w:p w14:paraId="0E303331" w14:textId="60E7A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 (26%)</w:t>
            </w:r>
          </w:p>
        </w:tc>
        <w:tc>
          <w:tcPr>
            <w:tcW w:w="3487" w:type="dxa"/>
          </w:tcPr>
          <w:p w14:paraId="6A28A66F" w14:textId="3A93C9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</w:tbl>
    <w:p w14:paraId="4B40050A" w14:textId="77777777" w:rsidR="00F51E3E" w:rsidRDefault="00F51E3E" w:rsidP="00EE7CFA">
      <w:pPr>
        <w:rPr>
          <w:rFonts w:ascii="Arial" w:hAnsi="Arial" w:cs="Arial"/>
        </w:rPr>
      </w:pPr>
    </w:p>
    <w:p w14:paraId="59071E67" w14:textId="0EAD0118" w:rsidR="00074FF0" w:rsidRPr="00074FF0" w:rsidRDefault="00074FF0" w:rsidP="00074FF0">
      <w:pPr>
        <w:rPr>
          <w:rFonts w:ascii="Arial" w:hAnsi="Arial" w:cs="Arial"/>
        </w:rPr>
        <w:sectPr w:rsidR="00074FF0" w:rsidRPr="00074FF0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Mean (SD); n (%)</w:t>
      </w:r>
      <w:r w:rsidR="005075A3">
        <w:rPr>
          <w:rFonts w:ascii="Arial" w:hAnsi="Arial" w:cs="Arial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52876E37" w:rsidR="003B3DB6" w:rsidRPr="00EE7CFA" w:rsidRDefault="003B3DB6" w:rsidP="00A67284">
      <w:pPr>
        <w:pStyle w:val="TableCaption"/>
        <w:spacing w:line="276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>1-4</w:t>
      </w:r>
      <w:r w:rsidRPr="00B75FCD">
        <w:rPr>
          <w:rFonts w:ascii="Arial" w:hAnsi="Arial" w:cs="Arial"/>
        </w:rPr>
        <w:t>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4A55C8B3" w:rsidR="003B3DB6" w:rsidRPr="00B75FCD" w:rsidRDefault="003B3DB6" w:rsidP="00A67284">
      <w:pPr>
        <w:pStyle w:val="TableCaption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 xml:space="preserve">1-4) </w:t>
      </w:r>
      <w:r w:rsidRPr="00B75FCD">
        <w:rPr>
          <w:rFonts w:ascii="Arial" w:hAnsi="Arial" w:cs="Arial"/>
        </w:rPr>
        <w:t>= response category difficulty</w:t>
      </w:r>
      <w:r w:rsidR="00EE7CFA">
        <w:rPr>
          <w:rFonts w:ascii="Arial" w:hAnsi="Arial" w:cs="Arial"/>
        </w:rPr>
        <w:t xml:space="preserve"> </w:t>
      </w:r>
      <w:r w:rsidRPr="00B75FCD">
        <w:rPr>
          <w:rFonts w:ascii="Arial" w:hAnsi="Arial" w:cs="Arial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72F42EB5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6D7D6673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=428)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170F1B61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CFA sample</w:t>
      </w:r>
      <w:r w:rsidR="003C1ECD">
        <w:rPr>
          <w:rFonts w:ascii="Arial" w:hAnsi="Arial" w:cs="Arial"/>
        </w:rPr>
        <w:t xml:space="preserve"> (n=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D7BC622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f</w:t>
      </w:r>
      <w:r w:rsidR="00EE7CFA" w:rsidRPr="00EE7CFA">
        <w:rPr>
          <w:rFonts w:ascii="Arial" w:hAnsi="Arial" w:cs="Arial"/>
        </w:rPr>
        <w:t>ive items (1, 25, 3</w:t>
      </w:r>
      <w:r w:rsidR="00E53635">
        <w:rPr>
          <w:rFonts w:ascii="Arial" w:hAnsi="Arial" w:cs="Arial"/>
        </w:rPr>
        <w:t>0</w:t>
      </w:r>
      <w:r w:rsidR="00EE7CFA" w:rsidRPr="00EE7CFA">
        <w:rPr>
          <w:rFonts w:ascii="Arial" w:hAnsi="Arial" w:cs="Arial"/>
        </w:rPr>
        <w:t>, 3</w:t>
      </w:r>
      <w:r w:rsidR="00E53635">
        <w:rPr>
          <w:rFonts w:ascii="Arial" w:hAnsi="Arial" w:cs="Arial"/>
        </w:rPr>
        <w:t>8</w:t>
      </w:r>
      <w:r w:rsidR="00EE7CFA" w:rsidRPr="00EE7CFA">
        <w:rPr>
          <w:rFonts w:ascii="Arial" w:hAnsi="Arial" w:cs="Arial"/>
        </w:rPr>
        <w:t>,</w:t>
      </w:r>
      <w:r w:rsidR="00E53635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1B955D3C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 xml:space="preserve">earing blue light filters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time outdoors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 w:rsidR="003C1ECD">
        <w:rPr>
          <w:rFonts w:ascii="Arial" w:hAnsi="Arial" w:cs="Arial"/>
        </w:rPr>
        <w:t>-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in bed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 xml:space="preserve">. Most of the </w:t>
      </w:r>
      <w:proofErr w:type="spellStart"/>
      <w:r w:rsidR="00EE7CFA">
        <w:rPr>
          <w:rFonts w:ascii="Arial" w:hAnsi="Arial" w:cs="Arial"/>
        </w:rPr>
        <w:t>Zh</w:t>
      </w:r>
      <w:proofErr w:type="spellEnd"/>
      <w:r w:rsidR="00EE7CFA">
        <w:rPr>
          <w:rFonts w:ascii="Arial" w:hAnsi="Arial" w:cs="Arial"/>
        </w:rPr>
        <w:t xml:space="preserve">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0865F9" w14:textId="77777777" w:rsidR="006535FB" w:rsidRDefault="006535FB" w:rsidP="00B75FCD">
      <w:r>
        <w:separator/>
      </w:r>
    </w:p>
  </w:endnote>
  <w:endnote w:type="continuationSeparator" w:id="0">
    <w:p w14:paraId="1EED0FDE" w14:textId="77777777" w:rsidR="006535FB" w:rsidRDefault="006535FB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5A9E4C" w14:textId="77777777" w:rsidR="006535FB" w:rsidRDefault="006535FB" w:rsidP="00B75FCD">
      <w:r>
        <w:separator/>
      </w:r>
    </w:p>
  </w:footnote>
  <w:footnote w:type="continuationSeparator" w:id="0">
    <w:p w14:paraId="036816C3" w14:textId="77777777" w:rsidR="006535FB" w:rsidRDefault="006535FB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25D67" w:rsidRDefault="00025D67">
    <w:pPr>
      <w:pStyle w:val="Header"/>
      <w:rPr>
        <w:lang w:val="en-US"/>
      </w:rPr>
    </w:pPr>
    <w:r>
      <w:rPr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25D67"/>
    <w:rsid w:val="00065F56"/>
    <w:rsid w:val="00071BBB"/>
    <w:rsid w:val="00074FF0"/>
    <w:rsid w:val="000A7AC8"/>
    <w:rsid w:val="00146669"/>
    <w:rsid w:val="001820B2"/>
    <w:rsid w:val="001843EF"/>
    <w:rsid w:val="001B402B"/>
    <w:rsid w:val="001D24AC"/>
    <w:rsid w:val="0023052E"/>
    <w:rsid w:val="00230820"/>
    <w:rsid w:val="002969AC"/>
    <w:rsid w:val="002B59C4"/>
    <w:rsid w:val="002E2670"/>
    <w:rsid w:val="00302183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142C4"/>
    <w:rsid w:val="004978CD"/>
    <w:rsid w:val="004A569F"/>
    <w:rsid w:val="004E73EB"/>
    <w:rsid w:val="00504885"/>
    <w:rsid w:val="005075A3"/>
    <w:rsid w:val="005435EA"/>
    <w:rsid w:val="00562A25"/>
    <w:rsid w:val="005830D8"/>
    <w:rsid w:val="00592534"/>
    <w:rsid w:val="00596F70"/>
    <w:rsid w:val="005A7C0E"/>
    <w:rsid w:val="005B62CE"/>
    <w:rsid w:val="006467ED"/>
    <w:rsid w:val="006535FB"/>
    <w:rsid w:val="00655493"/>
    <w:rsid w:val="00690F40"/>
    <w:rsid w:val="0069443E"/>
    <w:rsid w:val="006C60B6"/>
    <w:rsid w:val="006F47EC"/>
    <w:rsid w:val="007668E6"/>
    <w:rsid w:val="007B6030"/>
    <w:rsid w:val="007B714F"/>
    <w:rsid w:val="007F6A7F"/>
    <w:rsid w:val="00804458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67284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BF7BAB"/>
    <w:rsid w:val="00C16B88"/>
    <w:rsid w:val="00C4550F"/>
    <w:rsid w:val="00C46096"/>
    <w:rsid w:val="00D036C9"/>
    <w:rsid w:val="00D75CEB"/>
    <w:rsid w:val="00DD6F47"/>
    <w:rsid w:val="00DF7455"/>
    <w:rsid w:val="00E21C45"/>
    <w:rsid w:val="00E40C4F"/>
    <w:rsid w:val="00E53635"/>
    <w:rsid w:val="00ED53B1"/>
    <w:rsid w:val="00EE7CFA"/>
    <w:rsid w:val="00F51E3E"/>
    <w:rsid w:val="00F62B83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18</Pages>
  <Words>4846</Words>
  <Characters>27624</Characters>
  <Application>Microsoft Office Word</Application>
  <DocSecurity>0</DocSecurity>
  <Lines>230</Lines>
  <Paragraphs>64</Paragraphs>
  <ScaleCrop>false</ScaleCrop>
  <Company/>
  <LinksUpToDate>false</LinksUpToDate>
  <CharactersWithSpaces>32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29</cp:revision>
  <dcterms:created xsi:type="dcterms:W3CDTF">2022-03-28T12:23:00Z</dcterms:created>
  <dcterms:modified xsi:type="dcterms:W3CDTF">2022-04-04T09:15:00Z</dcterms:modified>
</cp:coreProperties>
</file>